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1175616977"/>
        <w:docPartObj>
          <w:docPartGallery w:val="Cover Pages"/>
          <w:docPartUnique/>
        </w:docPartObj>
      </w:sdtPr>
      <w:sdtEndPr/>
      <w:sdtContent>
        <w:p w14:paraId="447E067F" w14:textId="077EB59A" w:rsidR="005462DF" w:rsidRDefault="005462DF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330BDE1D" wp14:editId="6954C1BE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7830"/>
                                  <w:gridCol w:w="2505"/>
                                </w:tblGrid>
                                <w:tr w:rsidR="005462DF" w14:paraId="100F28C7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685B61EC" w14:textId="77777777" w:rsidR="00DD5CF9" w:rsidRDefault="00DD5CF9">
                                      <w:pPr>
                                        <w:jc w:val="right"/>
                                        <w:rPr>
                                          <w:noProof/>
                                        </w:rPr>
                                      </w:pPr>
                                    </w:p>
                                    <w:p w14:paraId="4DE5B536" w14:textId="77777777" w:rsidR="00847B68" w:rsidRDefault="00847B68">
                                      <w:pPr>
                                        <w:jc w:val="right"/>
                                        <w:rPr>
                                          <w:noProof/>
                                        </w:rPr>
                                      </w:pPr>
                                    </w:p>
                                    <w:p w14:paraId="7DE79A35" w14:textId="790EF54E" w:rsidR="005462DF" w:rsidRDefault="00847B68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59EF0AF9" wp14:editId="0A159558">
                                            <wp:extent cx="4514850" cy="4781550"/>
                                            <wp:effectExtent l="0" t="0" r="0" b="0"/>
                                            <wp:docPr id="6" name="Picture 6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0" name="Picture 1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 rotWithShape="1"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rcRect b="1761"/>
                                                    <a:stretch/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4514850" cy="4781550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  <a:extLst>
                                                      <a:ext uri="{53640926-AAD7-44D8-BBD7-CCE9431645EC}">
                                                        <a14:shadowObscured xmlns:a14="http://schemas.microsoft.com/office/drawing/2010/main"/>
                                                      </a:ext>
                                                    </a:extLst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56"/>
                                          <w:szCs w:val="56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913F01F" w14:textId="56B018DE" w:rsidR="005462DF" w:rsidRDefault="005462DF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 w:rsidRPr="00EB7417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 xml:space="preserve">Assignment </w:t>
                                          </w:r>
                                          <w:r w:rsidR="00847B68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>2</w:t>
                                          </w:r>
                                          <w:r w:rsidR="00EB7417" w:rsidRPr="00EB7417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56"/>
                                              <w:szCs w:val="56"/>
                                            </w:rPr>
                                            <w:t xml:space="preserve"> Hadoop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40"/>
                                          <w:szCs w:val="40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4CEF9B52" w14:textId="32964CC1" w:rsidR="005462DF" w:rsidRDefault="005462DF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000000" w:themeColor="text1"/>
                                              <w:sz w:val="40"/>
                                              <w:szCs w:val="40"/>
                                            </w:rPr>
                                            <w:t>ITRI 623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20140728" w14:textId="027B7043" w:rsidR="005462DF" w:rsidRDefault="005462DF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44"/>
                                          <w:szCs w:val="44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3B634194" w14:textId="7E4D764C" w:rsidR="005462DF" w:rsidRPr="00AB083A" w:rsidRDefault="005462DF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</w:pPr>
                                          <w:r w:rsidRPr="00AB083A">
                                            <w:rPr>
                                              <w:color w:val="ED7D31" w:themeColor="accent2"/>
                                              <w:sz w:val="44"/>
                                              <w:szCs w:val="44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69D79F82" w14:textId="2C0955CD" w:rsidR="005462DF" w:rsidRDefault="000373AE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44"/>
                                            <w:szCs w:val="44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5462DF" w:rsidRPr="00AB083A">
                                            <w:rPr>
                                              <w:color w:val="44546A" w:themeColor="text2"/>
                                              <w:sz w:val="44"/>
                                              <w:szCs w:val="44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309C1902" w14:textId="77777777" w:rsidR="005462DF" w:rsidRDefault="005462DF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330BDE1D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7830"/>
                            <w:gridCol w:w="2505"/>
                          </w:tblGrid>
                          <w:tr w:rsidR="005462DF" w14:paraId="100F28C7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685B61EC" w14:textId="77777777" w:rsidR="00DD5CF9" w:rsidRDefault="00DD5CF9">
                                <w:pPr>
                                  <w:jc w:val="right"/>
                                  <w:rPr>
                                    <w:noProof/>
                                  </w:rPr>
                                </w:pPr>
                              </w:p>
                              <w:p w14:paraId="4DE5B536" w14:textId="77777777" w:rsidR="00847B68" w:rsidRDefault="00847B68">
                                <w:pPr>
                                  <w:jc w:val="right"/>
                                  <w:rPr>
                                    <w:noProof/>
                                  </w:rPr>
                                </w:pPr>
                              </w:p>
                              <w:p w14:paraId="7DE79A35" w14:textId="790EF54E" w:rsidR="005462DF" w:rsidRDefault="00847B68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59EF0AF9" wp14:editId="0A159558">
                                      <wp:extent cx="4514850" cy="4781550"/>
                                      <wp:effectExtent l="0" t="0" r="0" b="0"/>
                                      <wp:docPr id="6" name="Picture 6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0" name="Picture 1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 rotWithShape="1"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rcRect b="1761"/>
                                              <a:stretch/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4514850" cy="4781550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  <a:extLst>
                                                <a:ext uri="{53640926-AAD7-44D8-BBD7-CCE9431645EC}">
                                                  <a14:shadowObscured xmlns:a14="http://schemas.microsoft.com/office/drawing/2010/main"/>
                                                </a:ext>
                                              </a:extLst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56"/>
                                    <w:szCs w:val="56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913F01F" w14:textId="56B018DE" w:rsidR="005462DF" w:rsidRDefault="005462DF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 w:rsidRPr="00EB7417">
                                      <w:rPr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 xml:space="preserve">Assignment </w:t>
                                    </w:r>
                                    <w:r w:rsidR="00847B68">
                                      <w:rPr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>2</w:t>
                                    </w:r>
                                    <w:r w:rsidR="00EB7417" w:rsidRPr="00EB7417">
                                      <w:rPr>
                                        <w:caps/>
                                        <w:color w:val="191919" w:themeColor="text1" w:themeTint="E6"/>
                                        <w:sz w:val="56"/>
                                        <w:szCs w:val="56"/>
                                      </w:rPr>
                                      <w:t xml:space="preserve"> Hadoop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40"/>
                                    <w:szCs w:val="40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CEF9B52" w14:textId="32964CC1" w:rsidR="005462DF" w:rsidRDefault="005462DF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AB083A">
                                      <w:rPr>
                                        <w:color w:val="000000" w:themeColor="text1"/>
                                        <w:sz w:val="40"/>
                                        <w:szCs w:val="40"/>
                                      </w:rPr>
                                      <w:t>ITRI 623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20140728" w14:textId="027B7043" w:rsidR="005462DF" w:rsidRDefault="005462DF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44"/>
                                    <w:szCs w:val="44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3B634194" w14:textId="7E4D764C" w:rsidR="005462DF" w:rsidRPr="00AB083A" w:rsidRDefault="005462DF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</w:pPr>
                                    <w:r w:rsidRPr="00AB083A">
                                      <w:rPr>
                                        <w:color w:val="ED7D31" w:themeColor="accent2"/>
                                        <w:sz w:val="44"/>
                                        <w:szCs w:val="44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69D79F82" w14:textId="2C0955CD" w:rsidR="005462DF" w:rsidRDefault="000373AE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44"/>
                                      <w:szCs w:val="44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5462DF" w:rsidRPr="00AB083A">
                                      <w:rPr>
                                        <w:color w:val="44546A" w:themeColor="text2"/>
                                        <w:sz w:val="44"/>
                                        <w:szCs w:val="44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309C1902" w14:textId="77777777" w:rsidR="005462DF" w:rsidRDefault="005462DF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1421488085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782A129" w14:textId="1ECDBB9B" w:rsidR="005462DF" w:rsidRDefault="005462DF">
          <w:pPr>
            <w:pStyle w:val="TOCHeading"/>
          </w:pPr>
          <w:r>
            <w:t>Table of Contents</w:t>
          </w:r>
        </w:p>
        <w:p w14:paraId="32A36049" w14:textId="281AF83C" w:rsidR="001920B6" w:rsidRDefault="005462DF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5825206" w:history="1">
            <w:r w:rsidR="001920B6" w:rsidRPr="00F44783">
              <w:rPr>
                <w:rStyle w:val="Hyperlink"/>
                <w:noProof/>
              </w:rPr>
              <w:t>Introduction</w:t>
            </w:r>
            <w:r w:rsidR="001920B6">
              <w:rPr>
                <w:noProof/>
                <w:webHidden/>
              </w:rPr>
              <w:tab/>
            </w:r>
            <w:r w:rsidR="001920B6">
              <w:rPr>
                <w:noProof/>
                <w:webHidden/>
              </w:rPr>
              <w:fldChar w:fldCharType="begin"/>
            </w:r>
            <w:r w:rsidR="001920B6">
              <w:rPr>
                <w:noProof/>
                <w:webHidden/>
              </w:rPr>
              <w:instrText xml:space="preserve"> PAGEREF _Toc85825206 \h </w:instrText>
            </w:r>
            <w:r w:rsidR="001920B6">
              <w:rPr>
                <w:noProof/>
                <w:webHidden/>
              </w:rPr>
            </w:r>
            <w:r w:rsidR="001920B6">
              <w:rPr>
                <w:noProof/>
                <w:webHidden/>
              </w:rPr>
              <w:fldChar w:fldCharType="separate"/>
            </w:r>
            <w:r w:rsidR="0002680B">
              <w:rPr>
                <w:noProof/>
                <w:webHidden/>
              </w:rPr>
              <w:t>2</w:t>
            </w:r>
            <w:r w:rsidR="001920B6">
              <w:rPr>
                <w:noProof/>
                <w:webHidden/>
              </w:rPr>
              <w:fldChar w:fldCharType="end"/>
            </w:r>
          </w:hyperlink>
        </w:p>
        <w:p w14:paraId="40B1A138" w14:textId="304DBB3B" w:rsidR="001920B6" w:rsidRDefault="0003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825207" w:history="1">
            <w:r w:rsidR="001920B6" w:rsidRPr="00F44783">
              <w:rPr>
                <w:rStyle w:val="Hyperlink"/>
                <w:noProof/>
              </w:rPr>
              <w:t>Proof</w:t>
            </w:r>
            <w:r w:rsidR="001920B6">
              <w:rPr>
                <w:noProof/>
                <w:webHidden/>
              </w:rPr>
              <w:tab/>
            </w:r>
            <w:r w:rsidR="001920B6">
              <w:rPr>
                <w:noProof/>
                <w:webHidden/>
              </w:rPr>
              <w:fldChar w:fldCharType="begin"/>
            </w:r>
            <w:r w:rsidR="001920B6">
              <w:rPr>
                <w:noProof/>
                <w:webHidden/>
              </w:rPr>
              <w:instrText xml:space="preserve"> PAGEREF _Toc85825207 \h </w:instrText>
            </w:r>
            <w:r w:rsidR="001920B6">
              <w:rPr>
                <w:noProof/>
                <w:webHidden/>
              </w:rPr>
            </w:r>
            <w:r w:rsidR="001920B6">
              <w:rPr>
                <w:noProof/>
                <w:webHidden/>
              </w:rPr>
              <w:fldChar w:fldCharType="separate"/>
            </w:r>
            <w:r w:rsidR="0002680B">
              <w:rPr>
                <w:noProof/>
                <w:webHidden/>
              </w:rPr>
              <w:t>3</w:t>
            </w:r>
            <w:r w:rsidR="001920B6">
              <w:rPr>
                <w:noProof/>
                <w:webHidden/>
              </w:rPr>
              <w:fldChar w:fldCharType="end"/>
            </w:r>
          </w:hyperlink>
        </w:p>
        <w:p w14:paraId="7982ACDE" w14:textId="7DD5BBDD" w:rsidR="001920B6" w:rsidRDefault="0003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825208" w:history="1">
            <w:r w:rsidR="001920B6" w:rsidRPr="00F44783">
              <w:rPr>
                <w:rStyle w:val="Hyperlink"/>
                <w:noProof/>
              </w:rPr>
              <w:t>My Random notes of the course:</w:t>
            </w:r>
            <w:r w:rsidR="001920B6">
              <w:rPr>
                <w:noProof/>
                <w:webHidden/>
              </w:rPr>
              <w:tab/>
            </w:r>
            <w:r w:rsidR="001920B6">
              <w:rPr>
                <w:noProof/>
                <w:webHidden/>
              </w:rPr>
              <w:fldChar w:fldCharType="begin"/>
            </w:r>
            <w:r w:rsidR="001920B6">
              <w:rPr>
                <w:noProof/>
                <w:webHidden/>
              </w:rPr>
              <w:instrText xml:space="preserve"> PAGEREF _Toc85825208 \h </w:instrText>
            </w:r>
            <w:r w:rsidR="001920B6">
              <w:rPr>
                <w:noProof/>
                <w:webHidden/>
              </w:rPr>
            </w:r>
            <w:r w:rsidR="001920B6">
              <w:rPr>
                <w:noProof/>
                <w:webHidden/>
              </w:rPr>
              <w:fldChar w:fldCharType="separate"/>
            </w:r>
            <w:r w:rsidR="0002680B">
              <w:rPr>
                <w:noProof/>
                <w:webHidden/>
              </w:rPr>
              <w:t>3</w:t>
            </w:r>
            <w:r w:rsidR="001920B6">
              <w:rPr>
                <w:noProof/>
                <w:webHidden/>
              </w:rPr>
              <w:fldChar w:fldCharType="end"/>
            </w:r>
          </w:hyperlink>
        </w:p>
        <w:p w14:paraId="252EC473" w14:textId="7169B830" w:rsidR="001920B6" w:rsidRDefault="0003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825209" w:history="1">
            <w:r w:rsidR="001920B6" w:rsidRPr="00F44783">
              <w:rPr>
                <w:rStyle w:val="Hyperlink"/>
                <w:noProof/>
                <w:shd w:val="clear" w:color="auto" w:fill="FFFFFF"/>
              </w:rPr>
              <w:t>Practical:</w:t>
            </w:r>
            <w:r w:rsidR="001920B6">
              <w:rPr>
                <w:noProof/>
                <w:webHidden/>
              </w:rPr>
              <w:tab/>
            </w:r>
            <w:r w:rsidR="001920B6">
              <w:rPr>
                <w:noProof/>
                <w:webHidden/>
              </w:rPr>
              <w:fldChar w:fldCharType="begin"/>
            </w:r>
            <w:r w:rsidR="001920B6">
              <w:rPr>
                <w:noProof/>
                <w:webHidden/>
              </w:rPr>
              <w:instrText xml:space="preserve"> PAGEREF _Toc85825209 \h </w:instrText>
            </w:r>
            <w:r w:rsidR="001920B6">
              <w:rPr>
                <w:noProof/>
                <w:webHidden/>
              </w:rPr>
            </w:r>
            <w:r w:rsidR="001920B6">
              <w:rPr>
                <w:noProof/>
                <w:webHidden/>
              </w:rPr>
              <w:fldChar w:fldCharType="separate"/>
            </w:r>
            <w:r w:rsidR="0002680B">
              <w:rPr>
                <w:noProof/>
                <w:webHidden/>
              </w:rPr>
              <w:t>4</w:t>
            </w:r>
            <w:r w:rsidR="001920B6">
              <w:rPr>
                <w:noProof/>
                <w:webHidden/>
              </w:rPr>
              <w:fldChar w:fldCharType="end"/>
            </w:r>
          </w:hyperlink>
        </w:p>
        <w:p w14:paraId="0E3336BD" w14:textId="4F1F66FB" w:rsidR="001920B6" w:rsidRDefault="000373AE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5825210" w:history="1">
            <w:r w:rsidR="001920B6" w:rsidRPr="00F44783">
              <w:rPr>
                <w:rStyle w:val="Hyperlink"/>
                <w:noProof/>
                <w:lang w:val="en-US"/>
              </w:rPr>
              <w:t>References</w:t>
            </w:r>
            <w:r w:rsidR="001920B6">
              <w:rPr>
                <w:noProof/>
                <w:webHidden/>
              </w:rPr>
              <w:tab/>
            </w:r>
            <w:r w:rsidR="001920B6">
              <w:rPr>
                <w:noProof/>
                <w:webHidden/>
              </w:rPr>
              <w:fldChar w:fldCharType="begin"/>
            </w:r>
            <w:r w:rsidR="001920B6">
              <w:rPr>
                <w:noProof/>
                <w:webHidden/>
              </w:rPr>
              <w:instrText xml:space="preserve"> PAGEREF _Toc85825210 \h </w:instrText>
            </w:r>
            <w:r w:rsidR="001920B6">
              <w:rPr>
                <w:noProof/>
                <w:webHidden/>
              </w:rPr>
            </w:r>
            <w:r w:rsidR="001920B6">
              <w:rPr>
                <w:noProof/>
                <w:webHidden/>
              </w:rPr>
              <w:fldChar w:fldCharType="separate"/>
            </w:r>
            <w:r w:rsidR="0002680B">
              <w:rPr>
                <w:noProof/>
                <w:webHidden/>
              </w:rPr>
              <w:t>4</w:t>
            </w:r>
            <w:r w:rsidR="001920B6">
              <w:rPr>
                <w:noProof/>
                <w:webHidden/>
              </w:rPr>
              <w:fldChar w:fldCharType="end"/>
            </w:r>
          </w:hyperlink>
        </w:p>
        <w:p w14:paraId="096D5B25" w14:textId="5DC7A4A9" w:rsidR="005462DF" w:rsidRDefault="005462DF">
          <w:r>
            <w:rPr>
              <w:b/>
              <w:bCs/>
              <w:noProof/>
            </w:rPr>
            <w:fldChar w:fldCharType="end"/>
          </w:r>
        </w:p>
      </w:sdtContent>
    </w:sdt>
    <w:p w14:paraId="469517BB" w14:textId="60BC3048" w:rsidR="00160872" w:rsidRDefault="005462DF" w:rsidP="00160872">
      <w:r>
        <w:br w:type="page"/>
      </w:r>
    </w:p>
    <w:p w14:paraId="23291F96" w14:textId="297C0067" w:rsidR="00AB083A" w:rsidRDefault="00AB083A" w:rsidP="00AB083A">
      <w:pPr>
        <w:pStyle w:val="Heading1"/>
      </w:pPr>
      <w:bookmarkStart w:id="0" w:name="_Toc85825206"/>
      <w:r>
        <w:lastRenderedPageBreak/>
        <w:t>Introduction</w:t>
      </w:r>
      <w:bookmarkEnd w:id="0"/>
    </w:p>
    <w:p w14:paraId="16CEC0E8" w14:textId="0F58A7CB" w:rsidR="00847B68" w:rsidRPr="00847B68" w:rsidRDefault="00E26999" w:rsidP="003641E9">
      <w:pPr>
        <w:jc w:val="both"/>
        <w:rPr>
          <w:color w:val="191919"/>
        </w:rPr>
      </w:pPr>
      <w:r>
        <w:t xml:space="preserve">For </w:t>
      </w:r>
      <w:r w:rsidR="007F5CAD">
        <w:t xml:space="preserve">this assignment we were asked to make a </w:t>
      </w:r>
      <w:r w:rsidR="003641E9">
        <w:t xml:space="preserve">video of no longer than 2 minutes on any two sections of the Hadoop Udemy Course. For the </w:t>
      </w:r>
      <w:r w:rsidR="00847B68">
        <w:t>second</w:t>
      </w:r>
      <w:r w:rsidR="003641E9">
        <w:t xml:space="preserve"> Assignment I decided to go with </w:t>
      </w:r>
      <w:r w:rsidR="00847B68">
        <w:rPr>
          <w:rStyle w:val="jsgrdq"/>
          <w:color w:val="191919"/>
        </w:rPr>
        <w:t>u</w:t>
      </w:r>
      <w:r w:rsidR="00847B68">
        <w:rPr>
          <w:rStyle w:val="jsgrdq"/>
          <w:color w:val="191919"/>
        </w:rPr>
        <w:t xml:space="preserve">sing relational data stores with </w:t>
      </w:r>
      <w:r w:rsidR="00847B68">
        <w:rPr>
          <w:rStyle w:val="jsgrdq"/>
          <w:color w:val="191919"/>
        </w:rPr>
        <w:t>Hadoop.</w:t>
      </w:r>
    </w:p>
    <w:p w14:paraId="12DFE3F9" w14:textId="4EDF8D17" w:rsidR="008062E6" w:rsidRDefault="00847B68" w:rsidP="008062E6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20BAA7AE" wp14:editId="5C604C98">
            <wp:extent cx="5334000" cy="3000375"/>
            <wp:effectExtent l="0" t="0" r="0" b="952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0" cy="30003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718E19" w14:textId="5D73835C" w:rsidR="008062E6" w:rsidRDefault="005D4C6E" w:rsidP="00417CCF">
      <w:pPr>
        <w:pStyle w:val="Caption"/>
        <w:rPr>
          <w:noProof/>
        </w:rPr>
      </w:pPr>
      <w:r>
        <w:t xml:space="preserve">Figure </w:t>
      </w:r>
      <w:fldSimple w:instr=" SEQ Figure \* ARABIC ">
        <w:r w:rsidR="0002680B">
          <w:rPr>
            <w:noProof/>
          </w:rPr>
          <w:t>1</w:t>
        </w:r>
      </w:fldSimple>
      <w:r>
        <w:t xml:space="preserve">: Hive architecture </w:t>
      </w:r>
      <w:r>
        <w:fldChar w:fldCharType="begin"/>
      </w:r>
      <w:r>
        <w:instrText xml:space="preserve"> ADDIN EN.CITE &lt;EndNote&gt;&lt;Cite&gt;&lt;Author&gt;Malhotra&lt;/Author&gt;&lt;Year&gt;2018&lt;/Year&gt;&lt;RecNum&gt;223&lt;/RecNum&gt;&lt;DisplayText&gt;(Malhotra, 2018)&lt;/DisplayText&gt;&lt;record&gt;&lt;rec-number&gt;223&lt;/rec-number&gt;&lt;foreign-keys&gt;&lt;key app="EN" db-id="525d9sr0qsvde5evfr0ps52ifpp52v555xtd" timestamp="1636326697"&gt;223&lt;/key&gt;&lt;/foreign-keys&gt;&lt;ref-type name="Journal Article"&gt;17&lt;/ref-type&gt;&lt;contributors&gt;&lt;authors&gt;&lt;author&gt;Aditi Malhotra &lt;/author&gt;&lt;/authors&gt;&lt;/contributors&gt;&lt;titles&gt;&lt;title&gt;Apache Hive – A Faster and Better SQL on Hadoop&lt;/title&gt;&lt;/titles&gt;&lt;dates&gt;&lt;year&gt;2018&lt;/year&gt;&lt;/dates&gt;&lt;urls&gt;&lt;related-urls&gt;&lt;url&gt;https://www.whizlabs.com/blog/apache-hive-faster-better-sql-on-hadoop/&lt;/url&gt;&lt;/related-urls&gt;&lt;/urls&gt;&lt;/record&gt;&lt;/Cite&gt;&lt;/EndNote&gt;</w:instrText>
      </w:r>
      <w:r>
        <w:fldChar w:fldCharType="separate"/>
      </w:r>
      <w:r>
        <w:rPr>
          <w:noProof/>
        </w:rPr>
        <w:t>(Malhotra, 2018)</w:t>
      </w:r>
      <w:r>
        <w:fldChar w:fldCharType="end"/>
      </w:r>
    </w:p>
    <w:p w14:paraId="5750BA7D" w14:textId="6BC21267" w:rsidR="003641E9" w:rsidRDefault="003641E9" w:rsidP="00AB083A">
      <w:r>
        <w:t>The following section of the document will discuss the notes of my video</w:t>
      </w:r>
    </w:p>
    <w:p w14:paraId="0F48E95D" w14:textId="693C1A83" w:rsidR="00375A56" w:rsidRDefault="00375A56" w:rsidP="00375A56">
      <w:pPr>
        <w:pStyle w:val="Heading1"/>
      </w:pPr>
      <w:bookmarkStart w:id="1" w:name="_Toc85825207"/>
      <w:r>
        <w:lastRenderedPageBreak/>
        <w:t>Proof</w:t>
      </w:r>
      <w:bookmarkEnd w:id="1"/>
    </w:p>
    <w:p w14:paraId="41D21418" w14:textId="474494CA" w:rsidR="00375A56" w:rsidRPr="00375A56" w:rsidRDefault="008A2B29" w:rsidP="00375A56">
      <w:pPr>
        <w:jc w:val="center"/>
      </w:pPr>
      <w:r>
        <w:rPr>
          <w:noProof/>
        </w:rPr>
        <w:drawing>
          <wp:inline distT="0" distB="0" distL="0" distR="0" wp14:anchorId="35F95B81" wp14:editId="7AB9DC47">
            <wp:extent cx="3486150" cy="4886325"/>
            <wp:effectExtent l="0" t="0" r="0" b="952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6150" cy="48863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8EE3D1" w14:textId="04CAE00F" w:rsidR="003641E9" w:rsidRDefault="00600598" w:rsidP="003641E9">
      <w:pPr>
        <w:pStyle w:val="Heading1"/>
      </w:pPr>
      <w:bookmarkStart w:id="2" w:name="_Toc85825208"/>
      <w:r>
        <w:t>My Random n</w:t>
      </w:r>
      <w:r w:rsidR="003641E9">
        <w:t>otes of</w:t>
      </w:r>
      <w:r>
        <w:t xml:space="preserve"> the course</w:t>
      </w:r>
      <w:r w:rsidR="003641E9">
        <w:t>:</w:t>
      </w:r>
      <w:bookmarkEnd w:id="2"/>
    </w:p>
    <w:p w14:paraId="64D737F6" w14:textId="77777777" w:rsidR="008A2B29" w:rsidRDefault="008A2B29" w:rsidP="00D57471">
      <w:pPr>
        <w:rPr>
          <w:noProof/>
          <w:lang w:val="en-US"/>
        </w:rPr>
      </w:pPr>
    </w:p>
    <w:p w14:paraId="65F42A07" w14:textId="77777777" w:rsidR="00BC01D0" w:rsidRDefault="008A2B29" w:rsidP="008A2B29">
      <w:pPr>
        <w:rPr>
          <w:noProof/>
          <w:lang w:val="en-US"/>
        </w:rPr>
      </w:pPr>
      <w:r w:rsidRPr="008A2B29">
        <w:rPr>
          <w:b/>
          <w:bCs/>
          <w:noProof/>
          <w:lang w:val="en-US"/>
        </w:rPr>
        <w:t>What is Hive?</w:t>
      </w:r>
      <w:r>
        <w:rPr>
          <w:b/>
          <w:bCs/>
          <w:noProof/>
          <w:lang w:val="en-US"/>
        </w:rPr>
        <w:t xml:space="preserve"> </w:t>
      </w:r>
      <w:r w:rsidR="00D57471">
        <w:rPr>
          <w:noProof/>
          <w:lang w:val="en-US"/>
        </w:rPr>
        <w:t xml:space="preserve">- </w:t>
      </w:r>
      <w:r>
        <w:rPr>
          <w:rStyle w:val="jsgrdq"/>
          <w:color w:val="191919"/>
        </w:rPr>
        <w:t xml:space="preserve">Hive is a data warehouse infrastructure tool to process structured data in Hadoop. It resides on top of Hadoop to summarize Big Data and makes querying and </w:t>
      </w:r>
      <w:proofErr w:type="spellStart"/>
      <w:r>
        <w:rPr>
          <w:rStyle w:val="jsgrdq"/>
          <w:color w:val="191919"/>
        </w:rPr>
        <w:t>analyzing</w:t>
      </w:r>
      <w:proofErr w:type="spellEnd"/>
      <w:r>
        <w:rPr>
          <w:rStyle w:val="jsgrdq"/>
          <w:color w:val="191919"/>
        </w:rPr>
        <w:t xml:space="preserve"> easy</w:t>
      </w:r>
      <w:r>
        <w:rPr>
          <w:rStyle w:val="jsgrdq"/>
          <w:color w:val="191919"/>
        </w:rPr>
        <w:t xml:space="preserve"> </w:t>
      </w:r>
      <w:r>
        <w:rPr>
          <w:rStyle w:val="jsgrdq"/>
          <w:color w:val="191919"/>
        </w:rPr>
        <w:fldChar w:fldCharType="begin"/>
      </w:r>
      <w:r>
        <w:rPr>
          <w:rStyle w:val="jsgrdq"/>
          <w:color w:val="191919"/>
        </w:rPr>
        <w:instrText xml:space="preserve"> ADDIN EN.CITE &lt;EndNote&gt;&lt;Cite&gt;&lt;Author&gt;IBM&lt;/Author&gt;&lt;Year&gt;2021&lt;/Year&gt;&lt;RecNum&gt;221&lt;/RecNum&gt;&lt;DisplayText&gt;(IBM, 2021)&lt;/DisplayText&gt;&lt;record&gt;&lt;rec-number&gt;221&lt;/rec-number&gt;&lt;foreign-keys&gt;&lt;key app="EN" db-id="525d9sr0qsvde5evfr0ps52ifpp52v555xtd" timestamp="1636324935"&gt;221&lt;/key&gt;&lt;/foreign-keys&gt;&lt;ref-type name="Journal Article"&gt;17&lt;/ref-type&gt;&lt;contributors&gt;&lt;authors&gt;&lt;author&gt;IBM&lt;/author&gt;&lt;/authors&gt;&lt;/contributors&gt;&lt;titles&gt;&lt;title&gt;What is Apache Hive?&lt;/title&gt;&lt;/titles&gt;&lt;dates&gt;&lt;year&gt;2021&lt;/year&gt;&lt;/dates&gt;&lt;urls&gt;&lt;related-urls&gt;&lt;url&gt;https://www.ibm.com/analytics/hadoop/hive&lt;/url&gt;&lt;/related-urls&gt;&lt;/urls&gt;&lt;/record&gt;&lt;/Cite&gt;&lt;/EndNote&gt;</w:instrText>
      </w:r>
      <w:r>
        <w:rPr>
          <w:rStyle w:val="jsgrdq"/>
          <w:color w:val="191919"/>
        </w:rPr>
        <w:fldChar w:fldCharType="separate"/>
      </w:r>
      <w:r>
        <w:rPr>
          <w:rStyle w:val="jsgrdq"/>
          <w:noProof/>
          <w:color w:val="191919"/>
        </w:rPr>
        <w:t>(IBM, 2021)</w:t>
      </w:r>
      <w:r>
        <w:rPr>
          <w:rStyle w:val="jsgrdq"/>
          <w:color w:val="191919"/>
        </w:rPr>
        <w:fldChar w:fldCharType="end"/>
      </w:r>
      <w:r w:rsidR="00D57471" w:rsidRPr="00D57471">
        <w:rPr>
          <w:noProof/>
          <w:lang w:val="en-US"/>
        </w:rPr>
        <w:t>.</w:t>
      </w:r>
    </w:p>
    <w:p w14:paraId="392C063D" w14:textId="40A71C44" w:rsidR="00375A56" w:rsidRPr="00BC01D0" w:rsidRDefault="00D57471" w:rsidP="008A2B29">
      <w:pPr>
        <w:rPr>
          <w:noProof/>
          <w:lang w:val="en-US"/>
        </w:rPr>
      </w:pPr>
      <w:r>
        <w:br/>
      </w:r>
      <w:r w:rsidR="008A2B29" w:rsidRPr="008A2B29">
        <w:rPr>
          <w:rFonts w:ascii="Verdana" w:hAnsi="Verdana"/>
          <w:b/>
          <w:bCs/>
          <w:color w:val="000000"/>
          <w:sz w:val="18"/>
          <w:szCs w:val="18"/>
          <w:shd w:val="clear" w:color="auto" w:fill="FFFFFF"/>
        </w:rPr>
        <w:t>OLAP Queries</w:t>
      </w:r>
      <w:r w:rsidR="008A2B29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 - </w:t>
      </w:r>
      <w:r w:rsidR="008A2B29" w:rsidRPr="008A2B29">
        <w:rPr>
          <w:rFonts w:ascii="Verdana" w:hAnsi="Verdana"/>
          <w:color w:val="000000"/>
          <w:sz w:val="18"/>
          <w:szCs w:val="18"/>
          <w:shd w:val="clear" w:color="auto" w:fill="FFFFFF"/>
        </w:rPr>
        <w:t>Online analytical processing (OLAP) is a system for performing multi-dimensional analysis at high speeds on large volumes of data</w:t>
      </w:r>
      <w:r w:rsidR="008A2B29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 </w:t>
      </w:r>
      <w:r w:rsidR="003A6346">
        <w:rPr>
          <w:rFonts w:ascii="Verdana" w:hAnsi="Verdana"/>
          <w:color w:val="000000"/>
          <w:sz w:val="18"/>
          <w:szCs w:val="18"/>
          <w:shd w:val="clear" w:color="auto" w:fill="FFFFFF"/>
        </w:rPr>
        <w:fldChar w:fldCharType="begin"/>
      </w:r>
      <w:r w:rsidR="003A6346">
        <w:rPr>
          <w:rFonts w:ascii="Verdana" w:hAnsi="Verdana"/>
          <w:color w:val="000000"/>
          <w:sz w:val="18"/>
          <w:szCs w:val="18"/>
          <w:shd w:val="clear" w:color="auto" w:fill="FFFFFF"/>
        </w:rPr>
        <w:instrText xml:space="preserve"> ADDIN EN.CITE &lt;EndNote&gt;&lt;Cite&gt;&lt;Author&gt;Galaktikasoft&lt;/Author&gt;&lt;Year&gt;2021&lt;/Year&gt;&lt;RecNum&gt;222&lt;/RecNum&gt;&lt;DisplayText&gt;(Galaktikasoft, 2021)&lt;/DisplayText&gt;&lt;record&gt;&lt;rec-number&gt;222&lt;/rec-number&gt;&lt;foreign-keys&gt;&lt;key app="EN" db-id="525d9sr0qsvde5evfr0ps52ifpp52v555xtd" timestamp="1636325116"&gt;222&lt;/key&gt;&lt;/foreign-keys&gt;&lt;ref-type name="Journal Article"&gt;17&lt;/ref-type&gt;&lt;contributors&gt;&lt;authors&gt;&lt;author&gt;Galaktikasoft&lt;/author&gt;&lt;/authors&gt;&lt;/contributors&gt;&lt;titles&gt;&lt;title&gt;OLAP and query language: How to write OLAP queries&lt;/title&gt;&lt;/titles&gt;&lt;dates&gt;&lt;year&gt;2021&lt;/year&gt;&lt;/dates&gt;&lt;urls&gt;&lt;related-urls&gt;&lt;url&gt;https://galaktika-soft.com/blog/olap-essence-query-language.html&lt;/url&gt;&lt;/related-urls&gt;&lt;/urls&gt;&lt;/record&gt;&lt;/Cite&gt;&lt;/EndNote&gt;</w:instrText>
      </w:r>
      <w:r w:rsidR="003A6346">
        <w:rPr>
          <w:rFonts w:ascii="Verdana" w:hAnsi="Verdana"/>
          <w:color w:val="000000"/>
          <w:sz w:val="18"/>
          <w:szCs w:val="18"/>
          <w:shd w:val="clear" w:color="auto" w:fill="FFFFFF"/>
        </w:rPr>
        <w:fldChar w:fldCharType="separate"/>
      </w:r>
      <w:r w:rsidR="003A6346">
        <w:rPr>
          <w:rFonts w:ascii="Verdana" w:hAnsi="Verdana"/>
          <w:noProof/>
          <w:color w:val="000000"/>
          <w:sz w:val="18"/>
          <w:szCs w:val="18"/>
          <w:shd w:val="clear" w:color="auto" w:fill="FFFFFF"/>
        </w:rPr>
        <w:t>(Galaktikasoft, 2021)</w:t>
      </w:r>
      <w:r w:rsidR="003A6346">
        <w:rPr>
          <w:rFonts w:ascii="Verdana" w:hAnsi="Verdana"/>
          <w:color w:val="000000"/>
          <w:sz w:val="18"/>
          <w:szCs w:val="18"/>
          <w:shd w:val="clear" w:color="auto" w:fill="FFFFFF"/>
        </w:rPr>
        <w:fldChar w:fldCharType="end"/>
      </w:r>
      <w:r w:rsidR="008A2B29" w:rsidRPr="008A2B29">
        <w:rPr>
          <w:rFonts w:ascii="Verdana" w:hAnsi="Verdana"/>
          <w:color w:val="000000"/>
          <w:sz w:val="18"/>
          <w:szCs w:val="18"/>
          <w:shd w:val="clear" w:color="auto" w:fill="FFFFFF"/>
        </w:rPr>
        <w:t>.</w:t>
      </w:r>
    </w:p>
    <w:p w14:paraId="2C361271" w14:textId="7E25DEE0" w:rsidR="00390D12" w:rsidRDefault="00993B44" w:rsidP="008A2B29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  <w:r>
        <w:rPr>
          <w:rFonts w:ascii="Verdana" w:hAnsi="Verdana"/>
          <w:color w:val="000000"/>
          <w:sz w:val="18"/>
          <w:szCs w:val="18"/>
          <w:shd w:val="clear" w:color="auto" w:fill="FFFFFF"/>
        </w:rPr>
        <w:t>Three kinds of OLAP types: ROLAP, MOLAP, HOLAP</w:t>
      </w:r>
    </w:p>
    <w:p w14:paraId="0DE42DEA" w14:textId="05C22B46" w:rsidR="00390D12" w:rsidRDefault="00390D12" w:rsidP="008A2B29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</w:p>
    <w:p w14:paraId="0502D7ED" w14:textId="3D1F001E" w:rsidR="00390D12" w:rsidRDefault="00390D12" w:rsidP="008A2B29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  <w:r>
        <w:rPr>
          <w:rFonts w:ascii="Verdana" w:hAnsi="Verdana"/>
          <w:color w:val="000000"/>
          <w:sz w:val="18"/>
          <w:szCs w:val="18"/>
          <w:shd w:val="clear" w:color="auto" w:fill="FFFFFF"/>
        </w:rPr>
        <w:t>You can upload your data via CSV!</w:t>
      </w:r>
    </w:p>
    <w:p w14:paraId="69545B6F" w14:textId="644497AD" w:rsidR="00390D12" w:rsidRDefault="00390D12" w:rsidP="008A2B29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</w:p>
    <w:p w14:paraId="367BA655" w14:textId="1A3754C9" w:rsidR="00390D12" w:rsidRPr="00390D12" w:rsidRDefault="00390D12" w:rsidP="008A2B29">
      <w:pPr>
        <w:rPr>
          <w:rFonts w:ascii="Verdana" w:hAnsi="Verdana"/>
          <w:b/>
          <w:bCs/>
          <w:color w:val="000000"/>
          <w:sz w:val="18"/>
          <w:szCs w:val="18"/>
          <w:shd w:val="clear" w:color="auto" w:fill="FFFFFF"/>
        </w:rPr>
      </w:pPr>
      <w:r w:rsidRPr="00390D12">
        <w:rPr>
          <w:rFonts w:ascii="Verdana" w:hAnsi="Verdana"/>
          <w:b/>
          <w:bCs/>
          <w:color w:val="000000"/>
          <w:sz w:val="18"/>
          <w:szCs w:val="18"/>
          <w:shd w:val="clear" w:color="auto" w:fill="FFFFFF"/>
        </w:rPr>
        <w:t>Example query</w:t>
      </w:r>
      <w:r>
        <w:rPr>
          <w:rFonts w:ascii="Verdana" w:hAnsi="Verdana"/>
          <w:b/>
          <w:bCs/>
          <w:color w:val="000000"/>
          <w:sz w:val="18"/>
          <w:szCs w:val="18"/>
          <w:shd w:val="clear" w:color="auto" w:fill="FFFFFF"/>
        </w:rPr>
        <w:t xml:space="preserve"> from course</w:t>
      </w:r>
      <w:r w:rsidRPr="00390D12">
        <w:rPr>
          <w:rFonts w:ascii="Verdana" w:hAnsi="Verdana"/>
          <w:b/>
          <w:bCs/>
          <w:color w:val="000000"/>
          <w:sz w:val="18"/>
          <w:szCs w:val="18"/>
          <w:shd w:val="clear" w:color="auto" w:fill="FFFFFF"/>
        </w:rPr>
        <w:t xml:space="preserve">: </w:t>
      </w:r>
    </w:p>
    <w:p w14:paraId="1B5F5183" w14:textId="77777777" w:rsidR="00390D12" w:rsidRPr="00390D12" w:rsidRDefault="00390D12" w:rsidP="00390D12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create view </w:t>
      </w:r>
      <w:proofErr w:type="spellStart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topmovieId's</w:t>
      </w:r>
      <w:proofErr w:type="spellEnd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 AS </w:t>
      </w:r>
    </w:p>
    <w:p w14:paraId="32C6C13E" w14:textId="77777777" w:rsidR="00390D12" w:rsidRPr="00390D12" w:rsidRDefault="00390D12" w:rsidP="00390D12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select </w:t>
      </w:r>
      <w:proofErr w:type="spellStart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movieId</w:t>
      </w:r>
      <w:proofErr w:type="spellEnd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, count(</w:t>
      </w:r>
      <w:proofErr w:type="spellStart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movieID</w:t>
      </w:r>
      <w:proofErr w:type="spellEnd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) as </w:t>
      </w:r>
      <w:proofErr w:type="spellStart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ratingCount</w:t>
      </w:r>
      <w:proofErr w:type="spellEnd"/>
    </w:p>
    <w:p w14:paraId="0DF03946" w14:textId="77777777" w:rsidR="00390D12" w:rsidRPr="00390D12" w:rsidRDefault="00390D12" w:rsidP="00390D12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lastRenderedPageBreak/>
        <w:t>From ratings</w:t>
      </w:r>
    </w:p>
    <w:p w14:paraId="53D1EC6C" w14:textId="77777777" w:rsidR="00390D12" w:rsidRPr="00390D12" w:rsidRDefault="00390D12" w:rsidP="00390D12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Group By </w:t>
      </w:r>
      <w:proofErr w:type="spellStart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movieID</w:t>
      </w:r>
      <w:proofErr w:type="spellEnd"/>
    </w:p>
    <w:p w14:paraId="1F2020A1" w14:textId="57BC700B" w:rsidR="00390D12" w:rsidRDefault="00390D12" w:rsidP="00390D12">
      <w:pPr>
        <w:rPr>
          <w:rFonts w:ascii="Verdana" w:hAnsi="Verdana"/>
          <w:color w:val="000000"/>
          <w:sz w:val="18"/>
          <w:szCs w:val="18"/>
          <w:shd w:val="clear" w:color="auto" w:fill="FFFFFF"/>
        </w:rPr>
      </w:pPr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Order By </w:t>
      </w:r>
      <w:proofErr w:type="spellStart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ratingCount</w:t>
      </w:r>
      <w:proofErr w:type="spellEnd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 xml:space="preserve"> </w:t>
      </w:r>
      <w:proofErr w:type="spellStart"/>
      <w:proofErr w:type="gramStart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Desc</w:t>
      </w:r>
      <w:proofErr w:type="spellEnd"/>
      <w:r w:rsidRPr="00390D12">
        <w:rPr>
          <w:rFonts w:ascii="Verdana" w:hAnsi="Verdana"/>
          <w:color w:val="000000"/>
          <w:sz w:val="18"/>
          <w:szCs w:val="18"/>
          <w:shd w:val="clear" w:color="auto" w:fill="FFFFFF"/>
        </w:rPr>
        <w:t>;</w:t>
      </w:r>
      <w:proofErr w:type="gramEnd"/>
    </w:p>
    <w:p w14:paraId="73234BB5" w14:textId="702FFDC4" w:rsidR="00390D12" w:rsidRPr="00390D12" w:rsidRDefault="00390D12" w:rsidP="00390D12">
      <w:pPr>
        <w:rPr>
          <w:rFonts w:ascii="Verdana" w:hAnsi="Verdana"/>
          <w:b/>
          <w:bCs/>
          <w:color w:val="000000"/>
          <w:sz w:val="18"/>
          <w:szCs w:val="18"/>
          <w:shd w:val="clear" w:color="auto" w:fill="FFFFFF"/>
        </w:rPr>
      </w:pPr>
      <w:r w:rsidRPr="00390D12">
        <w:rPr>
          <w:rFonts w:ascii="Verdana" w:hAnsi="Verdana"/>
          <w:b/>
          <w:bCs/>
          <w:color w:val="000000"/>
          <w:sz w:val="18"/>
          <w:szCs w:val="18"/>
          <w:shd w:val="clear" w:color="auto" w:fill="FFFFFF"/>
        </w:rPr>
        <w:t>Google examples:</w:t>
      </w:r>
    </w:p>
    <w:p w14:paraId="0A146F54" w14:textId="2C46ECA6" w:rsidR="00390D12" w:rsidRDefault="00390D12" w:rsidP="00375A56">
      <w:pPr>
        <w:pStyle w:val="Heading1"/>
        <w:rPr>
          <w:shd w:val="clear" w:color="auto" w:fill="FFFFFF"/>
        </w:rPr>
      </w:pPr>
      <w:bookmarkStart w:id="3" w:name="_Toc85825209"/>
      <w:r>
        <w:rPr>
          <w:noProof/>
          <w:shd w:val="clear" w:color="auto" w:fill="FFFFFF"/>
        </w:rPr>
        <w:drawing>
          <wp:inline distT="0" distB="0" distL="0" distR="0" wp14:anchorId="17F725C5" wp14:editId="300AE02D">
            <wp:extent cx="4562475" cy="2800350"/>
            <wp:effectExtent l="0" t="0" r="9525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2475" cy="2800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8A15B5" w14:textId="6C183549" w:rsidR="00390D12" w:rsidRPr="00390D12" w:rsidRDefault="009304BC" w:rsidP="009304BC">
      <w:pPr>
        <w:pStyle w:val="Caption"/>
      </w:pPr>
      <w:r>
        <w:t xml:space="preserve">Figure </w:t>
      </w:r>
      <w:fldSimple w:instr=" SEQ Figure \* ARABIC ">
        <w:r w:rsidR="0002680B">
          <w:rPr>
            <w:noProof/>
          </w:rPr>
          <w:t>2</w:t>
        </w:r>
      </w:fldSimple>
      <w:r>
        <w:t xml:space="preserve">: OLAP Examples </w:t>
      </w:r>
      <w:r>
        <w:fldChar w:fldCharType="begin"/>
      </w:r>
      <w:r>
        <w:instrText xml:space="preserve"> ADDIN EN.CITE &lt;EndNote&gt;&lt;Cite&gt;&lt;Author&gt;slideshare&lt;/Author&gt;&lt;Year&gt;2013&lt;/Year&gt;&lt;RecNum&gt;224&lt;/RecNum&gt;&lt;DisplayText&gt;(slideshare, 2013)&lt;/DisplayText&gt;&lt;record&gt;&lt;rec-number&gt;224&lt;/rec-number&gt;&lt;foreign-keys&gt;&lt;key app="EN" db-id="525d9sr0qsvde5evfr0ps52ifpp52v555xtd" timestamp="1636326849"&gt;224&lt;/key&gt;&lt;/foreign-keys&gt;&lt;ref-type name="Journal Article"&gt;17&lt;/ref-type&gt;&lt;contributors&gt;&lt;authors&gt;&lt;author&gt;slideshare&lt;/author&gt;&lt;/authors&gt;&lt;/contributors&gt;&lt;titles&gt;&lt;title&gt;OLAP 101 – Queries example&lt;/title&gt;&lt;/titles&gt;&lt;dates&gt;&lt;year&gt;2013&lt;/year&gt;&lt;/dates&gt;&lt;urls&gt;&lt;related-urls&gt;&lt;url&gt;https://www.slideshare.net/clehene/realtime-olap-for-big-data-use-cases-bigdataro-2013/6-OLAP_101_Queries_example_Rolling&lt;/url&gt;&lt;/related-urls&gt;&lt;/urls&gt;&lt;/record&gt;&lt;/Cite&gt;&lt;/EndNote&gt;</w:instrText>
      </w:r>
      <w:r>
        <w:fldChar w:fldCharType="separate"/>
      </w:r>
      <w:r>
        <w:rPr>
          <w:noProof/>
        </w:rPr>
        <w:t>(slideshare, 2013)</w:t>
      </w:r>
      <w:r>
        <w:fldChar w:fldCharType="end"/>
      </w:r>
    </w:p>
    <w:bookmarkEnd w:id="3"/>
    <w:p w14:paraId="3E839158" w14:textId="7A3B68D1" w:rsidR="00375A56" w:rsidRDefault="008F5375" w:rsidP="0001444A">
      <w:pPr>
        <w:rPr>
          <w:lang w:val="en-US"/>
        </w:rPr>
      </w:pPr>
      <w:r w:rsidRPr="008F5375">
        <w:rPr>
          <w:b/>
          <w:bCs/>
          <w:lang w:val="en-US"/>
        </w:rPr>
        <w:t>Apache Sqoop</w:t>
      </w:r>
      <w:r>
        <w:rPr>
          <w:b/>
          <w:bCs/>
          <w:lang w:val="en-US"/>
        </w:rPr>
        <w:t xml:space="preserve"> - </w:t>
      </w:r>
      <w:r w:rsidRPr="008F5375">
        <w:rPr>
          <w:lang w:val="en-US"/>
        </w:rPr>
        <w:t>Apache Sqoop is a command-line interface application used for transferring data between relational databases and Hadoop</w:t>
      </w:r>
      <w:r>
        <w:rPr>
          <w:lang w:val="en-US"/>
        </w:rPr>
        <w:t xml:space="preserve">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IntelliPaat&lt;/Author&gt;&lt;Year&gt;2021&lt;/Year&gt;&lt;RecNum&gt;225&lt;/RecNum&gt;&lt;DisplayText&gt;(IntelliPaat, 2021)&lt;/DisplayText&gt;&lt;record&gt;&lt;rec-number&gt;225&lt;/rec-number&gt;&lt;foreign-keys&gt;&lt;key app="EN" db-id="525d9sr0qsvde5evfr0ps52ifpp52v555xtd" timestamp="1636326969"&gt;225&lt;/key&gt;&lt;/foreign-keys&gt;&lt;ref-type name="Journal Article"&gt;17&lt;/ref-type&gt;&lt;contributors&gt;&lt;authors&gt;&lt;author&gt;IntelliPaat&lt;/author&gt;&lt;/authors&gt;&lt;/contributors&gt;&lt;titles&gt;&lt;title&gt;What Is Apache Sqoop?&lt;/title&gt;&lt;/titles&gt;&lt;dates&gt;&lt;year&gt;2021&lt;/year&gt;&lt;/dates&gt;&lt;urls&gt;&lt;related-urls&gt;&lt;url&gt;https://intellipaat.com/blog/what-is-apache-sqoop/#:~:text=Sqoop%20lets%20you%20automate%20the%20process%2C%20and%20depending,and%20exporting%20data%2C%20providing%20a%20parallel%20fault-tolerant%20mechanism.&lt;/url&gt;&lt;/related-urls&gt;&lt;/urls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IntelliPaat, 2021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14:paraId="73BD2B66" w14:textId="709735DB" w:rsidR="00D57471" w:rsidRPr="00D57471" w:rsidRDefault="00D57471" w:rsidP="00D57471">
      <w:pPr>
        <w:pStyle w:val="Heading1"/>
        <w:rPr>
          <w:lang w:val="en-US"/>
        </w:rPr>
      </w:pPr>
      <w:bookmarkStart w:id="4" w:name="_Toc85825210"/>
      <w:r>
        <w:rPr>
          <w:lang w:val="en-US"/>
        </w:rPr>
        <w:t>References</w:t>
      </w:r>
      <w:bookmarkEnd w:id="4"/>
    </w:p>
    <w:p w14:paraId="73323ED0" w14:textId="025173E4" w:rsidR="008F5375" w:rsidRPr="0001444A" w:rsidRDefault="00160872" w:rsidP="008F5375">
      <w:pPr>
        <w:pStyle w:val="EndNoteBibliography"/>
        <w:spacing w:after="0"/>
        <w:ind w:left="720" w:hanging="720"/>
        <w:rPr>
          <w:sz w:val="24"/>
          <w:szCs w:val="24"/>
        </w:rPr>
      </w:pPr>
      <w:r w:rsidRPr="0001444A">
        <w:rPr>
          <w:sz w:val="24"/>
          <w:szCs w:val="24"/>
        </w:rPr>
        <w:fldChar w:fldCharType="begin"/>
      </w:r>
      <w:r w:rsidRPr="0001444A">
        <w:rPr>
          <w:sz w:val="24"/>
          <w:szCs w:val="24"/>
        </w:rPr>
        <w:instrText xml:space="preserve"> ADDIN EN.REFLIST </w:instrText>
      </w:r>
      <w:r w:rsidRPr="0001444A">
        <w:rPr>
          <w:sz w:val="24"/>
          <w:szCs w:val="24"/>
        </w:rPr>
        <w:fldChar w:fldCharType="separate"/>
      </w:r>
      <w:r w:rsidR="008F5375" w:rsidRPr="0001444A">
        <w:rPr>
          <w:sz w:val="24"/>
          <w:szCs w:val="24"/>
        </w:rPr>
        <w:t xml:space="preserve">Galaktikasoft. (2021). OLAP and query language: How to write OLAP queries. </w:t>
      </w:r>
      <w:hyperlink r:id="rId10" w:history="1">
        <w:r w:rsidR="008F5375" w:rsidRPr="0001444A">
          <w:rPr>
            <w:rStyle w:val="Hyperlink"/>
            <w:sz w:val="24"/>
            <w:szCs w:val="24"/>
          </w:rPr>
          <w:t>https://galaktika-soft.com/blog/olap-essence-query-language.html</w:t>
        </w:r>
      </w:hyperlink>
      <w:r w:rsidR="008F5375" w:rsidRPr="0001444A">
        <w:rPr>
          <w:sz w:val="24"/>
          <w:szCs w:val="24"/>
        </w:rPr>
        <w:t xml:space="preserve"> </w:t>
      </w:r>
    </w:p>
    <w:p w14:paraId="52CB153A" w14:textId="064A2BC3" w:rsidR="008F5375" w:rsidRPr="0001444A" w:rsidRDefault="008F5375" w:rsidP="008F5375">
      <w:pPr>
        <w:pStyle w:val="EndNoteBibliography"/>
        <w:spacing w:after="0"/>
        <w:ind w:left="720" w:hanging="720"/>
        <w:rPr>
          <w:sz w:val="24"/>
          <w:szCs w:val="24"/>
        </w:rPr>
      </w:pPr>
      <w:r w:rsidRPr="0001444A">
        <w:rPr>
          <w:sz w:val="24"/>
          <w:szCs w:val="24"/>
        </w:rPr>
        <w:t xml:space="preserve">IBM. (2021). What is Apache Hive? </w:t>
      </w:r>
      <w:hyperlink r:id="rId11" w:history="1">
        <w:r w:rsidRPr="0001444A">
          <w:rPr>
            <w:rStyle w:val="Hyperlink"/>
            <w:sz w:val="24"/>
            <w:szCs w:val="24"/>
          </w:rPr>
          <w:t>https://www.ibm.com/analytics/hadoop/hive</w:t>
        </w:r>
      </w:hyperlink>
      <w:r w:rsidRPr="0001444A">
        <w:rPr>
          <w:sz w:val="24"/>
          <w:szCs w:val="24"/>
        </w:rPr>
        <w:t xml:space="preserve"> </w:t>
      </w:r>
    </w:p>
    <w:p w14:paraId="58C02D7F" w14:textId="47D3EA47" w:rsidR="008F5375" w:rsidRPr="0001444A" w:rsidRDefault="008F5375" w:rsidP="008F5375">
      <w:pPr>
        <w:pStyle w:val="EndNoteBibliography"/>
        <w:spacing w:after="0"/>
        <w:ind w:left="720" w:hanging="720"/>
        <w:rPr>
          <w:sz w:val="24"/>
          <w:szCs w:val="24"/>
        </w:rPr>
      </w:pPr>
      <w:r w:rsidRPr="0001444A">
        <w:rPr>
          <w:sz w:val="24"/>
          <w:szCs w:val="24"/>
        </w:rPr>
        <w:t xml:space="preserve">IntelliPaat. (2021). What Is Apache Sqoop? </w:t>
      </w:r>
      <w:hyperlink r:id="rId12" w:history="1">
        <w:r w:rsidRPr="0001444A">
          <w:rPr>
            <w:rStyle w:val="Hyperlink"/>
            <w:sz w:val="24"/>
            <w:szCs w:val="24"/>
          </w:rPr>
          <w:t>https://intellipaat.com/blog/what-is-apache-sqoop/#:~:text=Sqoop%20lets%20you%20automate%20the%20process%2C%20and%20depending,and%20exporting%20data%2C%20providing%20a%20parallel%20fault-tolerant%20mechanism</w:t>
        </w:r>
      </w:hyperlink>
      <w:r w:rsidRPr="0001444A">
        <w:rPr>
          <w:sz w:val="24"/>
          <w:szCs w:val="24"/>
        </w:rPr>
        <w:t xml:space="preserve">. </w:t>
      </w:r>
    </w:p>
    <w:p w14:paraId="1509687C" w14:textId="625775C4" w:rsidR="008F5375" w:rsidRPr="0001444A" w:rsidRDefault="008F5375" w:rsidP="008F5375">
      <w:pPr>
        <w:pStyle w:val="EndNoteBibliography"/>
        <w:spacing w:after="0"/>
        <w:ind w:left="720" w:hanging="720"/>
        <w:rPr>
          <w:sz w:val="24"/>
          <w:szCs w:val="24"/>
        </w:rPr>
      </w:pPr>
      <w:r w:rsidRPr="0001444A">
        <w:rPr>
          <w:sz w:val="24"/>
          <w:szCs w:val="24"/>
        </w:rPr>
        <w:t xml:space="preserve">Malhotra, A. (2018). Apache Hive – A Faster and Better SQL on Hadoop. </w:t>
      </w:r>
      <w:hyperlink r:id="rId13" w:history="1">
        <w:r w:rsidRPr="0001444A">
          <w:rPr>
            <w:rStyle w:val="Hyperlink"/>
            <w:sz w:val="24"/>
            <w:szCs w:val="24"/>
          </w:rPr>
          <w:t>https://www.whizlabs.com/blog/apache-hive-faster-better-sql-on-hadoop/</w:t>
        </w:r>
      </w:hyperlink>
      <w:r w:rsidRPr="0001444A">
        <w:rPr>
          <w:sz w:val="24"/>
          <w:szCs w:val="24"/>
        </w:rPr>
        <w:t xml:space="preserve"> </w:t>
      </w:r>
    </w:p>
    <w:p w14:paraId="746A7798" w14:textId="6A3C0387" w:rsidR="008F5375" w:rsidRPr="0001444A" w:rsidRDefault="008F5375" w:rsidP="008F5375">
      <w:pPr>
        <w:pStyle w:val="EndNoteBibliography"/>
        <w:ind w:left="720" w:hanging="720"/>
        <w:rPr>
          <w:sz w:val="24"/>
          <w:szCs w:val="24"/>
        </w:rPr>
      </w:pPr>
      <w:r w:rsidRPr="0001444A">
        <w:rPr>
          <w:sz w:val="24"/>
          <w:szCs w:val="24"/>
        </w:rPr>
        <w:t xml:space="preserve">slideshare. (2013). OLAP 101 – Queries example. </w:t>
      </w:r>
      <w:hyperlink r:id="rId14" w:history="1">
        <w:r w:rsidRPr="0001444A">
          <w:rPr>
            <w:rStyle w:val="Hyperlink"/>
            <w:sz w:val="24"/>
            <w:szCs w:val="24"/>
          </w:rPr>
          <w:t>https://www.slideshare.net/clehene/realtime-olap-for-big-data-use-cases-bigdataro-2013/6-OLAP_101_Queries_example_Rolling</w:t>
        </w:r>
      </w:hyperlink>
      <w:r w:rsidRPr="0001444A">
        <w:rPr>
          <w:sz w:val="24"/>
          <w:szCs w:val="24"/>
        </w:rPr>
        <w:t xml:space="preserve"> </w:t>
      </w:r>
    </w:p>
    <w:p w14:paraId="2DC2EB77" w14:textId="275EA19B" w:rsidR="00160872" w:rsidRPr="0001444A" w:rsidRDefault="00160872" w:rsidP="00160872">
      <w:pPr>
        <w:pStyle w:val="Heading1"/>
        <w:rPr>
          <w:sz w:val="24"/>
          <w:szCs w:val="24"/>
        </w:rPr>
      </w:pPr>
      <w:r w:rsidRPr="0001444A">
        <w:rPr>
          <w:sz w:val="24"/>
          <w:szCs w:val="24"/>
        </w:rPr>
        <w:fldChar w:fldCharType="end"/>
      </w:r>
    </w:p>
    <w:sectPr w:rsidR="00160872" w:rsidRPr="0001444A" w:rsidSect="005462DF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C0518F"/>
    <w:multiLevelType w:val="hybridMultilevel"/>
    <w:tmpl w:val="583A244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 Light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221&lt;/item&gt;&lt;item&gt;222&lt;/item&gt;&lt;item&gt;223&lt;/item&gt;&lt;item&gt;224&lt;/item&gt;&lt;item&gt;225&lt;/item&gt;&lt;/record-ids&gt;&lt;/item&gt;&lt;/Libraries&gt;"/>
  </w:docVars>
  <w:rsids>
    <w:rsidRoot w:val="00CB79BB"/>
    <w:rsid w:val="0001444A"/>
    <w:rsid w:val="0002680B"/>
    <w:rsid w:val="000373AE"/>
    <w:rsid w:val="00037D3A"/>
    <w:rsid w:val="000A27FD"/>
    <w:rsid w:val="001204CD"/>
    <w:rsid w:val="0013457B"/>
    <w:rsid w:val="00160872"/>
    <w:rsid w:val="00163331"/>
    <w:rsid w:val="00187A8E"/>
    <w:rsid w:val="001920B6"/>
    <w:rsid w:val="003641E9"/>
    <w:rsid w:val="00375A56"/>
    <w:rsid w:val="00390D12"/>
    <w:rsid w:val="003A6346"/>
    <w:rsid w:val="003D2F7D"/>
    <w:rsid w:val="00417CCF"/>
    <w:rsid w:val="00432849"/>
    <w:rsid w:val="00466898"/>
    <w:rsid w:val="0047041D"/>
    <w:rsid w:val="00487A05"/>
    <w:rsid w:val="005462DF"/>
    <w:rsid w:val="005B0084"/>
    <w:rsid w:val="005D4C6E"/>
    <w:rsid w:val="00600598"/>
    <w:rsid w:val="00645E1C"/>
    <w:rsid w:val="006B0802"/>
    <w:rsid w:val="006C556A"/>
    <w:rsid w:val="00716E2A"/>
    <w:rsid w:val="00751561"/>
    <w:rsid w:val="0078107E"/>
    <w:rsid w:val="007852C0"/>
    <w:rsid w:val="00786825"/>
    <w:rsid w:val="007A7C47"/>
    <w:rsid w:val="007C56CB"/>
    <w:rsid w:val="007F5CAD"/>
    <w:rsid w:val="008062E6"/>
    <w:rsid w:val="00827581"/>
    <w:rsid w:val="00847B68"/>
    <w:rsid w:val="008749F9"/>
    <w:rsid w:val="008A2B29"/>
    <w:rsid w:val="008A55B8"/>
    <w:rsid w:val="008B5B32"/>
    <w:rsid w:val="008C20EA"/>
    <w:rsid w:val="008F06CB"/>
    <w:rsid w:val="008F1B05"/>
    <w:rsid w:val="008F5375"/>
    <w:rsid w:val="009043CA"/>
    <w:rsid w:val="009304BC"/>
    <w:rsid w:val="00960809"/>
    <w:rsid w:val="00993B44"/>
    <w:rsid w:val="009B5514"/>
    <w:rsid w:val="009D0EEF"/>
    <w:rsid w:val="009D2B78"/>
    <w:rsid w:val="009E1D7B"/>
    <w:rsid w:val="009F7136"/>
    <w:rsid w:val="00A21670"/>
    <w:rsid w:val="00A26114"/>
    <w:rsid w:val="00A717E2"/>
    <w:rsid w:val="00AB083A"/>
    <w:rsid w:val="00B17185"/>
    <w:rsid w:val="00BC01D0"/>
    <w:rsid w:val="00C17100"/>
    <w:rsid w:val="00C47AC6"/>
    <w:rsid w:val="00CB79BB"/>
    <w:rsid w:val="00CD4418"/>
    <w:rsid w:val="00D13258"/>
    <w:rsid w:val="00D57471"/>
    <w:rsid w:val="00DB42E9"/>
    <w:rsid w:val="00DD5CF9"/>
    <w:rsid w:val="00E178CE"/>
    <w:rsid w:val="00E26999"/>
    <w:rsid w:val="00EA1F4A"/>
    <w:rsid w:val="00EB7417"/>
    <w:rsid w:val="00EE2B63"/>
    <w:rsid w:val="00F00428"/>
    <w:rsid w:val="00F501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7CC032D3"/>
  <w15:chartTrackingRefBased/>
  <w15:docId w15:val="{967951EE-85C4-4CA5-8861-589C40EE74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62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1718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5462DF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5462DF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462D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5462DF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A7C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A7C47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60872"/>
    <w:pPr>
      <w:spacing w:after="0"/>
      <w:jc w:val="center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60872"/>
    <w:rPr>
      <w:rFonts w:ascii="Calibri Light" w:hAnsi="Calibri Light" w:cs="Calibri Light"/>
      <w:noProof/>
      <w:sz w:val="3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60872"/>
    <w:pPr>
      <w:spacing w:line="240" w:lineRule="auto"/>
    </w:pPr>
    <w:rPr>
      <w:rFonts w:ascii="Calibri Light" w:hAnsi="Calibri Light" w:cs="Calibri Light"/>
      <w:noProof/>
      <w:sz w:val="3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60872"/>
    <w:rPr>
      <w:rFonts w:ascii="Calibri Light" w:hAnsi="Calibri Light" w:cs="Calibri Light"/>
      <w:noProof/>
      <w:sz w:val="32"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160872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187A8E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semiHidden/>
    <w:rsid w:val="00B17185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jsgrdq">
    <w:name w:val="jsgrdq"/>
    <w:basedOn w:val="DefaultParagraphFont"/>
    <w:rsid w:val="00847B68"/>
  </w:style>
  <w:style w:type="paragraph" w:styleId="Caption">
    <w:name w:val="caption"/>
    <w:basedOn w:val="Normal"/>
    <w:next w:val="Normal"/>
    <w:uiPriority w:val="35"/>
    <w:unhideWhenUsed/>
    <w:qFormat/>
    <w:rsid w:val="005D4C6E"/>
    <w:pPr>
      <w:spacing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2839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42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456694">
          <w:marLeft w:val="0"/>
          <w:marRight w:val="0"/>
          <w:marTop w:val="0"/>
          <w:marBottom w:val="480"/>
          <w:divBdr>
            <w:top w:val="single" w:sz="6" w:space="17" w:color="AFCDE3"/>
            <w:left w:val="single" w:sz="36" w:space="18" w:color="4CAF50"/>
            <w:bottom w:val="single" w:sz="6" w:space="9" w:color="AFCDE3"/>
            <w:right w:val="single" w:sz="6" w:space="15" w:color="AFCDE3"/>
          </w:divBdr>
        </w:div>
      </w:divsChild>
    </w:div>
    <w:div w:id="165422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hyperlink" Target="https://www.whizlabs.com/blog/apache-hive-faster-better-sql-on-hadoop/" TargetMode="Externa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hyperlink" Target="https://intellipaat.com/blog/what-is-apache-sqoop/#:~:text=Sqoop%20lets%20you%20automate%20the%20process%2C%20and%20depending,and%20exporting%20data%2C%20providing%20a%20parallel%20fault-tolerant%20mechanism" TargetMode="Externa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www.ibm.com/analytics/hadoop/hive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galaktika-soft.com/blog/olap-essence-query-language.html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4.png"/><Relationship Id="rId14" Type="http://schemas.openxmlformats.org/officeDocument/2006/relationships/hyperlink" Target="https://www.slideshare.net/clehene/realtime-olap-for-big-data-use-cases-bigdataro-2013/6-OLAP_101_Queries_example_Rollin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990BA33-C99A-47CE-ADC1-EDF92AD8FF8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8</TotalTime>
  <Pages>5</Pages>
  <Words>983</Words>
  <Characters>5606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2 Hadoop</vt:lpstr>
    </vt:vector>
  </TitlesOfParts>
  <Company/>
  <LinksUpToDate>false</LinksUpToDate>
  <CharactersWithSpaces>65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2 Hadoop</dc:title>
  <dc:subject>ITRI 623</dc:subject>
  <dc:creator>ENRICO DREYER</dc:creator>
  <cp:keywords/>
  <dc:description/>
  <cp:lastModifiedBy>ENRICO DREYER</cp:lastModifiedBy>
  <cp:revision>51</cp:revision>
  <cp:lastPrinted>2021-11-07T23:17:00Z</cp:lastPrinted>
  <dcterms:created xsi:type="dcterms:W3CDTF">2021-09-02T18:29:00Z</dcterms:created>
  <dcterms:modified xsi:type="dcterms:W3CDTF">2021-11-07T23:21:00Z</dcterms:modified>
  <cp:category>31210783</cp:category>
</cp:coreProperties>
</file>